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C3D40" w14:textId="77777777" w:rsidR="00642F68" w:rsidRDefault="00642F68" w:rsidP="00360BA4">
      <w:pPr>
        <w:jc w:val="both"/>
        <w:rPr>
          <w:rFonts w:ascii="Arial" w:hAnsi="Arial" w:cs="Arial"/>
          <w:iCs/>
          <w:sz w:val="22"/>
          <w:szCs w:val="22"/>
        </w:rPr>
      </w:pPr>
    </w:p>
    <w:p w14:paraId="2E424046" w14:textId="4A9DFA98" w:rsidR="00454500" w:rsidRDefault="00454500" w:rsidP="00360BA4">
      <w:pPr>
        <w:jc w:val="both"/>
        <w:rPr>
          <w:rFonts w:ascii="Arial" w:hAnsi="Arial" w:cs="Arial"/>
          <w:iCs/>
          <w:sz w:val="22"/>
          <w:szCs w:val="22"/>
        </w:rPr>
      </w:pPr>
      <w:r>
        <w:rPr>
          <w:rFonts w:ascii="Arial" w:hAnsi="Arial" w:cs="Arial"/>
          <w:iCs/>
          <w:sz w:val="22"/>
          <w:szCs w:val="22"/>
        </w:rPr>
        <w:t>Date</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393021CB"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516D51" w:rsidRPr="00516D51">
        <w:rPr>
          <w:rFonts w:ascii="Arial" w:hAnsi="Arial" w:cs="Arial"/>
          <w:b/>
          <w:bCs/>
          <w:iCs/>
          <w:sz w:val="22"/>
          <w:szCs w:val="22"/>
        </w:rPr>
        <w:t>The role of movement consistency in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r w:rsidRPr="00F63DE6">
        <w:rPr>
          <w:rFonts w:ascii="Arial" w:hAnsi="Arial" w:cs="Arial"/>
          <w:i/>
          <w:sz w:val="22"/>
          <w:szCs w:val="22"/>
        </w:rPr>
        <w:t>eNeuro</w:t>
      </w:r>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1152F886"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xml:space="preserve">, biasing future movements to be mor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6ACA9B36"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r w:rsidR="00E26E51">
        <w:rPr>
          <w:rFonts w:ascii="Arial" w:hAnsi="Arial" w:cs="Arial"/>
          <w:iCs/>
          <w:sz w:val="22"/>
          <w:szCs w:val="22"/>
        </w:rPr>
        <w:t xml:space="preserve"> </w:t>
      </w:r>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d</w:t>
      </w:r>
      <w:r>
        <w:rPr>
          <w:rFonts w:ascii="Arial" w:hAnsi="Arial" w:cs="Arial"/>
          <w:iCs/>
          <w:sz w:val="22"/>
          <w:szCs w:val="22"/>
        </w:rPr>
        <w:t xml:space="preserve">; thus, walking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dependent learning in walking from a mechanistic 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r w:rsidR="007F33F9">
        <w:rPr>
          <w:rFonts w:ascii="Arial" w:hAnsi="Arial" w:cs="Arial"/>
          <w:iCs/>
          <w:sz w:val="22"/>
          <w:szCs w:val="22"/>
        </w:rPr>
        <w:t>Of note, the visual feedback provided to participants was veridical, and therefore participants learned, and practiced, this asymmetry in the absence of sensory prediction error</w:t>
      </w:r>
      <w:r w:rsidR="00DB12D8">
        <w:rPr>
          <w:rFonts w:ascii="Arial" w:hAnsi="Arial" w:cs="Arial"/>
          <w:iCs/>
          <w:sz w:val="22"/>
          <w:szCs w:val="22"/>
        </w:rPr>
        <w:t xml:space="preserve"> (i.e., difference between expected and actual sensory feedback)</w:t>
      </w:r>
      <w:r w:rsidR="007F33F9">
        <w:rPr>
          <w:rFonts w:ascii="Arial" w:hAnsi="Arial" w:cs="Arial"/>
          <w:iCs/>
          <w:sz w:val="22"/>
          <w:szCs w:val="22"/>
        </w:rPr>
        <w:t>. A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w:t>
      </w:r>
      <w:del w:id="0" w:author="Jonathan Wood" w:date="2020-05-28T11:01:00Z">
        <w:r w:rsidR="00E5125A" w:rsidDel="009819FA">
          <w:rPr>
            <w:rFonts w:ascii="Arial" w:hAnsi="Arial" w:cs="Arial"/>
            <w:iCs/>
            <w:sz w:val="22"/>
            <w:szCs w:val="22"/>
          </w:rPr>
          <w:delText>direction of the practiced</w:delText>
        </w:r>
      </w:del>
      <w:ins w:id="1" w:author="Jonathan Wood" w:date="2020-05-28T11:01:00Z">
        <w:r w:rsidR="009819FA">
          <w:rPr>
            <w:rFonts w:ascii="Arial" w:hAnsi="Arial" w:cs="Arial"/>
            <w:iCs/>
            <w:sz w:val="22"/>
            <w:szCs w:val="22"/>
          </w:rPr>
          <w:t xml:space="preserve">practiced direction </w:t>
        </w:r>
      </w:ins>
      <w:del w:id="2" w:author="Jonathan Wood" w:date="2020-05-28T11:01:00Z">
        <w:r w:rsidR="00E5125A" w:rsidDel="009819FA">
          <w:rPr>
            <w:rFonts w:ascii="Arial" w:hAnsi="Arial" w:cs="Arial"/>
            <w:iCs/>
            <w:sz w:val="22"/>
            <w:szCs w:val="22"/>
          </w:rPr>
          <w:delText xml:space="preserve"> movements </w:delText>
        </w:r>
      </w:del>
      <w:r w:rsidR="00E5125A">
        <w:rPr>
          <w:rFonts w:ascii="Arial" w:hAnsi="Arial" w:cs="Arial"/>
          <w:iCs/>
          <w:sz w:val="22"/>
          <w:szCs w:val="22"/>
        </w:rPr>
        <w:t xml:space="preserve">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p>
    <w:p w14:paraId="4B9DF6AF" w14:textId="060D7936" w:rsidR="00460A74" w:rsidRDefault="00460A74" w:rsidP="00360BA4">
      <w:pPr>
        <w:jc w:val="both"/>
        <w:rPr>
          <w:rFonts w:ascii="Arial" w:hAnsi="Arial" w:cs="Arial"/>
          <w:iCs/>
          <w:sz w:val="22"/>
          <w:szCs w:val="22"/>
        </w:rPr>
      </w:pPr>
    </w:p>
    <w:p w14:paraId="1A4E4451" w14:textId="53183326" w:rsidR="009A73D8" w:rsidRDefault="00CF0A97" w:rsidP="00360BA4">
      <w:pPr>
        <w:jc w:val="both"/>
        <w:rPr>
          <w:rFonts w:ascii="Arial" w:hAnsi="Arial" w:cs="Arial"/>
          <w:sz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r w:rsidR="00F675C3">
        <w:rPr>
          <w:rFonts w:ascii="Arial" w:hAnsi="Arial" w:cs="Arial"/>
          <w:sz w:val="22"/>
        </w:rPr>
        <w:t>compare</w:t>
      </w:r>
      <w:r w:rsidR="009A73D8" w:rsidRPr="006177E3">
        <w:rPr>
          <w:rFonts w:ascii="Arial" w:hAnsi="Arial" w:cs="Arial"/>
          <w:sz w:val="22"/>
        </w:rPr>
        <w:t xml:space="preserve"> two distinct computational accounts of how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may </w:t>
      </w:r>
      <w:r w:rsidR="003B4C11" w:rsidRPr="006177E3">
        <w:rPr>
          <w:rFonts w:ascii="Arial" w:hAnsi="Arial" w:cs="Arial"/>
          <w:sz w:val="22"/>
        </w:rPr>
        <w:t>arise</w:t>
      </w:r>
      <w:r w:rsidR="003B4C11">
        <w:rPr>
          <w:rFonts w:ascii="Arial" w:hAnsi="Arial" w:cs="Arial"/>
          <w:sz w:val="22"/>
        </w:rPr>
        <w:t xml:space="preserve"> and</w:t>
      </w:r>
      <w:r w:rsidR="00F675C3">
        <w:rPr>
          <w:rFonts w:ascii="Arial" w:hAnsi="Arial" w:cs="Arial"/>
          <w:sz w:val="22"/>
        </w:rPr>
        <w:t xml:space="preserve"> test their unique predictions regarding the impact of</w:t>
      </w:r>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r w:rsidR="00F675C3">
        <w:rPr>
          <w:rFonts w:ascii="Arial" w:hAnsi="Arial" w:cs="Arial"/>
          <w:sz w:val="22"/>
        </w:rPr>
        <w:t xml:space="preserve">. </w:t>
      </w:r>
      <w:r w:rsidR="009A73D8" w:rsidRPr="006177E3">
        <w:rPr>
          <w:rFonts w:ascii="Arial" w:hAnsi="Arial" w:cs="Arial"/>
          <w:sz w:val="22"/>
        </w:rPr>
        <w:t xml:space="preserve">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r w:rsidR="00F675C3">
        <w:rPr>
          <w:rFonts w:ascii="Arial" w:hAnsi="Arial" w:cs="Arial"/>
          <w:sz w:val="22"/>
        </w:rPr>
        <w:t>of</w:t>
      </w:r>
      <w:r w:rsidR="00F675C3" w:rsidRPr="006177E3">
        <w:rPr>
          <w:rFonts w:ascii="Arial" w:hAnsi="Arial" w:cs="Arial"/>
          <w:sz w:val="22"/>
        </w:rPr>
        <w:t xml:space="preserve"> </w:t>
      </w:r>
      <w:r w:rsidR="009A73D8" w:rsidRPr="006177E3">
        <w:rPr>
          <w:rFonts w:ascii="Arial" w:hAnsi="Arial" w:cs="Arial"/>
          <w:sz w:val="22"/>
        </w:rPr>
        <w:t>combin</w:t>
      </w:r>
      <w:r w:rsidR="00F675C3">
        <w:rPr>
          <w:rFonts w:ascii="Arial" w:hAnsi="Arial" w:cs="Arial"/>
          <w:sz w:val="22"/>
        </w:rPr>
        <w:t>ing</w:t>
      </w:r>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the environment, or target locations. Our second model involves two processes acting in parallel: a strategic learning process that is active when the goal is to match step lengths to visual targets, and in parallel, a slowly updating </w:t>
      </w:r>
      <w:r w:rsidR="00E5125A">
        <w:rPr>
          <w:rFonts w:ascii="Arial" w:hAnsi="Arial" w:cs="Arial"/>
          <w:sz w:val="22"/>
        </w:rPr>
        <w:t xml:space="preserve">use-dependent </w:t>
      </w:r>
      <w:r w:rsidR="009A73D8" w:rsidRPr="006177E3">
        <w:rPr>
          <w:rFonts w:ascii="Arial" w:hAnsi="Arial" w:cs="Arial"/>
          <w:sz w:val="22"/>
        </w:rPr>
        <w:t xml:space="preserve">process that biases movements in the direction of immediately preceding movements </w:t>
      </w:r>
      <w:r w:rsidR="009A73D8" w:rsidRPr="006177E3">
        <w:rPr>
          <w:rFonts w:ascii="Arial" w:hAnsi="Arial" w:cs="Arial"/>
          <w:sz w:val="22"/>
        </w:rPr>
        <w:fldChar w:fldCharType="begin"/>
      </w:r>
      <w:r w:rsidR="00AC7890">
        <w:rPr>
          <w:rFonts w:ascii="Arial" w:hAnsi="Arial" w:cs="Arial"/>
          <w:sz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Diedrichsen et al., 2010)</w:t>
      </w:r>
      <w:r w:rsidR="009A73D8" w:rsidRPr="006177E3">
        <w:rPr>
          <w:rFonts w:ascii="Arial" w:hAnsi="Arial" w:cs="Arial"/>
          <w:sz w:val="22"/>
        </w:rPr>
        <w:fldChar w:fldCharType="end"/>
      </w:r>
      <w:r w:rsidR="009A73D8" w:rsidRPr="006177E3">
        <w:rPr>
          <w:rFonts w:ascii="Arial" w:hAnsi="Arial" w:cs="Arial"/>
          <w:sz w:val="22"/>
        </w:rPr>
        <w:t xml:space="preserve">. Critically, our </w:t>
      </w:r>
      <w:ins w:id="3" w:author="Jonathan Wood" w:date="2020-05-28T11:02:00Z">
        <w:r w:rsidR="009819FA">
          <w:rPr>
            <w:rFonts w:ascii="Arial" w:hAnsi="Arial" w:cs="Arial"/>
            <w:sz w:val="22"/>
          </w:rPr>
          <w:t>S</w:t>
        </w:r>
      </w:ins>
      <w:del w:id="4" w:author="Jonathan Wood" w:date="2020-05-28T11:02:00Z">
        <w:r w:rsidR="00E5125A" w:rsidDel="009819FA">
          <w:rPr>
            <w:rFonts w:ascii="Arial" w:hAnsi="Arial" w:cs="Arial"/>
            <w:sz w:val="22"/>
          </w:rPr>
          <w:delText>s</w:delText>
        </w:r>
      </w:del>
      <w:r w:rsidR="00E5125A">
        <w:rPr>
          <w:rFonts w:ascii="Arial" w:hAnsi="Arial" w:cs="Arial"/>
          <w:sz w:val="22"/>
        </w:rPr>
        <w:t xml:space="preserve">trategy </w:t>
      </w:r>
      <w:del w:id="5" w:author="Jonathan Wood" w:date="2020-05-28T11:02:00Z">
        <w:r w:rsidR="00E5125A" w:rsidDel="009819FA">
          <w:rPr>
            <w:rFonts w:ascii="Arial" w:hAnsi="Arial" w:cs="Arial"/>
            <w:sz w:val="22"/>
          </w:rPr>
          <w:delText xml:space="preserve">plus </w:delText>
        </w:r>
      </w:del>
      <w:ins w:id="6" w:author="Jonathan Wood" w:date="2020-05-28T11:02:00Z">
        <w:r w:rsidR="009819FA">
          <w:rPr>
            <w:rFonts w:ascii="Arial" w:hAnsi="Arial" w:cs="Arial"/>
            <w:sz w:val="22"/>
          </w:rPr>
          <w:t>and</w:t>
        </w:r>
        <w:r w:rsidR="009819FA">
          <w:rPr>
            <w:rFonts w:ascii="Arial" w:hAnsi="Arial" w:cs="Arial"/>
            <w:sz w:val="22"/>
          </w:rPr>
          <w:t xml:space="preserve"> </w:t>
        </w:r>
        <w:r w:rsidR="009819FA">
          <w:rPr>
            <w:rFonts w:ascii="Arial" w:hAnsi="Arial" w:cs="Arial"/>
            <w:sz w:val="22"/>
          </w:rPr>
          <w:t>U</w:t>
        </w:r>
      </w:ins>
      <w:del w:id="7" w:author="Jonathan Wood" w:date="2020-05-28T11:02:00Z">
        <w:r w:rsidR="00E5125A" w:rsidDel="009819FA">
          <w:rPr>
            <w:rFonts w:ascii="Arial" w:hAnsi="Arial" w:cs="Arial"/>
            <w:sz w:val="22"/>
          </w:rPr>
          <w:delText>u</w:delText>
        </w:r>
      </w:del>
      <w:r w:rsidR="00E5125A">
        <w:rPr>
          <w:rFonts w:ascii="Arial" w:hAnsi="Arial" w:cs="Arial"/>
          <w:sz w:val="22"/>
        </w:rPr>
        <w:t>se-</w:t>
      </w:r>
      <w:del w:id="8" w:author="Jonathan Wood" w:date="2020-05-28T11:02:00Z">
        <w:r w:rsidR="00E5125A" w:rsidDel="009819FA">
          <w:rPr>
            <w:rFonts w:ascii="Arial" w:hAnsi="Arial" w:cs="Arial"/>
            <w:sz w:val="22"/>
          </w:rPr>
          <w:delText>d</w:delText>
        </w:r>
      </w:del>
      <w:ins w:id="9" w:author="Jonathan Wood" w:date="2020-05-28T11:02:00Z">
        <w:r w:rsidR="009819FA">
          <w:rPr>
            <w:rFonts w:ascii="Arial" w:hAnsi="Arial" w:cs="Arial"/>
            <w:sz w:val="22"/>
          </w:rPr>
          <w:t>D</w:t>
        </w:r>
      </w:ins>
      <w:r w:rsidR="00E5125A">
        <w:rPr>
          <w:rFonts w:ascii="Arial" w:hAnsi="Arial" w:cs="Arial"/>
          <w:sz w:val="22"/>
        </w:rPr>
        <w:t>ependent model</w:t>
      </w:r>
      <w:r w:rsidR="009A73D8" w:rsidRPr="006177E3">
        <w:rPr>
          <w:rFonts w:ascii="Arial" w:hAnsi="Arial" w:cs="Arial"/>
          <w:sz w:val="22"/>
        </w:rPr>
        <w:t xml:space="preserve"> is much less sensitive to the consistency of the environment than the Bayesian model. Thus, we have designed a set of walking experiments that systematically vary environmental consistency and assess the state of use-</w:t>
      </w:r>
      <w:r w:rsidR="009A73D8" w:rsidRPr="006177E3">
        <w:rPr>
          <w:rFonts w:ascii="Arial" w:hAnsi="Arial" w:cs="Arial"/>
          <w:sz w:val="22"/>
        </w:rPr>
        <w:lastRenderedPageBreak/>
        <w:t>dependent biases during no-feedback trials in order to discriminate between these two competing theories on the underlying constraints of use-dependent learning.</w:t>
      </w:r>
    </w:p>
    <w:p w14:paraId="62A7460E" w14:textId="463772FC" w:rsidR="00F675C3" w:rsidRDefault="00F675C3" w:rsidP="00360BA4">
      <w:pPr>
        <w:jc w:val="both"/>
        <w:rPr>
          <w:rFonts w:ascii="Arial" w:hAnsi="Arial" w:cs="Arial"/>
          <w:sz w:val="22"/>
        </w:rPr>
      </w:pPr>
    </w:p>
    <w:p w14:paraId="5842F69A" w14:textId="65A6AC3E" w:rsidR="00F675C3" w:rsidRDefault="00F675C3" w:rsidP="00360BA4">
      <w:pPr>
        <w:jc w:val="both"/>
        <w:rPr>
          <w:rFonts w:ascii="Arial" w:hAnsi="Arial" w:cs="Arial"/>
          <w:sz w:val="22"/>
          <w:szCs w:val="22"/>
        </w:rPr>
      </w:pPr>
      <w:r>
        <w:rPr>
          <w:rFonts w:ascii="Arial" w:hAnsi="Arial" w:cs="Arial"/>
          <w:sz w:val="22"/>
          <w:szCs w:val="22"/>
        </w:rPr>
        <w:t>The results of this study have broad implications for the study of locomotor learning</w:t>
      </w:r>
      <w:r w:rsidR="00E420D9">
        <w:rPr>
          <w:rFonts w:ascii="Arial" w:hAnsi="Arial" w:cs="Arial"/>
          <w:sz w:val="22"/>
          <w:szCs w:val="22"/>
        </w:rPr>
        <w:t xml:space="preserve"> and will motivate re-investigation of key findings in the literature</w:t>
      </w:r>
      <w:r>
        <w:rPr>
          <w:rFonts w:ascii="Arial" w:hAnsi="Arial" w:cs="Arial"/>
          <w:sz w:val="22"/>
          <w:szCs w:val="22"/>
        </w:rPr>
        <w:t xml:space="preserve">. </w:t>
      </w:r>
      <w:del w:id="10" w:author="Jonathan Wood" w:date="2020-05-28T11:03:00Z">
        <w:r w:rsidR="00E420D9" w:rsidDel="009819FA">
          <w:rPr>
            <w:rFonts w:ascii="Arial" w:hAnsi="Arial" w:cs="Arial"/>
            <w:sz w:val="22"/>
            <w:szCs w:val="22"/>
          </w:rPr>
          <w:delText>As r</w:delText>
        </w:r>
      </w:del>
      <w:ins w:id="11" w:author="Jonathan Wood" w:date="2020-05-28T11:03:00Z">
        <w:r w:rsidR="009819FA">
          <w:rPr>
            <w:rFonts w:ascii="Arial" w:hAnsi="Arial" w:cs="Arial"/>
            <w:sz w:val="22"/>
            <w:szCs w:val="22"/>
          </w:rPr>
          <w:t>R</w:t>
        </w:r>
      </w:ins>
      <w:r w:rsidR="00E420D9">
        <w:rPr>
          <w:rFonts w:ascii="Arial" w:hAnsi="Arial" w:cs="Arial"/>
          <w:sz w:val="22"/>
          <w:szCs w:val="22"/>
        </w:rPr>
        <w:t>epetition is intrinsic to locomotor studies of sensorimotor adaptation</w:t>
      </w:r>
      <w:ins w:id="12" w:author="Jonathan Wood" w:date="2020-05-28T11:03:00Z">
        <w:r w:rsidR="009819FA">
          <w:rPr>
            <w:rFonts w:ascii="Arial" w:hAnsi="Arial" w:cs="Arial"/>
            <w:sz w:val="22"/>
            <w:szCs w:val="22"/>
          </w:rPr>
          <w:t>, yet</w:t>
        </w:r>
      </w:ins>
      <w:del w:id="13" w:author="Jonathan Wood" w:date="2020-05-28T11:03:00Z">
        <w:r w:rsidR="00E420D9" w:rsidDel="009819FA">
          <w:rPr>
            <w:rFonts w:ascii="Arial" w:hAnsi="Arial" w:cs="Arial"/>
            <w:sz w:val="22"/>
            <w:szCs w:val="22"/>
          </w:rPr>
          <w:delText>,</w:delText>
        </w:r>
      </w:del>
      <w:r w:rsidR="00E420D9">
        <w:rPr>
          <w:rFonts w:ascii="Arial" w:hAnsi="Arial" w:cs="Arial"/>
          <w:sz w:val="22"/>
          <w:szCs w:val="22"/>
        </w:rPr>
        <w:t xml:space="preserve"> use-dependent learning</w:t>
      </w:r>
      <w:del w:id="14" w:author="Jonathan Wood" w:date="2020-05-28T11:03:00Z">
        <w:r w:rsidR="00E420D9" w:rsidDel="009819FA">
          <w:rPr>
            <w:rFonts w:ascii="Arial" w:hAnsi="Arial" w:cs="Arial"/>
            <w:sz w:val="22"/>
            <w:szCs w:val="22"/>
          </w:rPr>
          <w:delText>,</w:delText>
        </w:r>
      </w:del>
      <w:ins w:id="15" w:author="Jonathan Wood" w:date="2020-05-28T11:03:00Z">
        <w:r w:rsidR="009819FA">
          <w:rPr>
            <w:rFonts w:ascii="Arial" w:hAnsi="Arial" w:cs="Arial"/>
            <w:sz w:val="22"/>
            <w:szCs w:val="22"/>
          </w:rPr>
          <w:t xml:space="preserve"> has</w:t>
        </w:r>
      </w:ins>
      <w:del w:id="16" w:author="Jonathan Wood" w:date="2020-05-28T11:03:00Z">
        <w:r w:rsidR="00E420D9" w:rsidDel="009819FA">
          <w:rPr>
            <w:rFonts w:ascii="Arial" w:hAnsi="Arial" w:cs="Arial"/>
            <w:sz w:val="22"/>
            <w:szCs w:val="22"/>
          </w:rPr>
          <w:delText xml:space="preserve"> which</w:delText>
        </w:r>
      </w:del>
      <w:ins w:id="17" w:author="Jonathan Wood" w:date="2020-05-28T11:06:00Z">
        <w:r w:rsidR="009819FA">
          <w:rPr>
            <w:rFonts w:ascii="Arial" w:hAnsi="Arial" w:cs="Arial"/>
            <w:sz w:val="22"/>
            <w:szCs w:val="22"/>
          </w:rPr>
          <w:t xml:space="preserve"> </w:t>
        </w:r>
      </w:ins>
      <w:del w:id="18" w:author="Jonathan Wood" w:date="2020-05-28T11:06:00Z">
        <w:r w:rsidR="00E420D9" w:rsidDel="009819FA">
          <w:rPr>
            <w:rFonts w:ascii="Arial" w:hAnsi="Arial" w:cs="Arial"/>
            <w:sz w:val="22"/>
            <w:szCs w:val="22"/>
          </w:rPr>
          <w:delText xml:space="preserve"> until now </w:delText>
        </w:r>
      </w:del>
      <w:del w:id="19" w:author="Jonathan Wood" w:date="2020-05-28T11:03:00Z">
        <w:r w:rsidR="00E420D9" w:rsidDel="009819FA">
          <w:rPr>
            <w:rFonts w:ascii="Arial" w:hAnsi="Arial" w:cs="Arial"/>
            <w:sz w:val="22"/>
            <w:szCs w:val="22"/>
          </w:rPr>
          <w:delText xml:space="preserve">has </w:delText>
        </w:r>
      </w:del>
      <w:r w:rsidR="00E420D9">
        <w:rPr>
          <w:rFonts w:ascii="Arial" w:hAnsi="Arial" w:cs="Arial"/>
          <w:sz w:val="22"/>
          <w:szCs w:val="22"/>
        </w:rPr>
        <w:t>largely remained ignored</w:t>
      </w:r>
      <w:ins w:id="20" w:author="Jonathan Wood" w:date="2020-05-28T11:04:00Z">
        <w:r w:rsidR="009819FA">
          <w:rPr>
            <w:rFonts w:ascii="Arial" w:hAnsi="Arial" w:cs="Arial"/>
            <w:sz w:val="22"/>
            <w:szCs w:val="22"/>
          </w:rPr>
          <w:t xml:space="preserve"> despite</w:t>
        </w:r>
      </w:ins>
      <w:del w:id="21" w:author="Jonathan Wood" w:date="2020-05-28T11:04:00Z">
        <w:r w:rsidR="00E420D9" w:rsidDel="009819FA">
          <w:rPr>
            <w:rFonts w:ascii="Arial" w:hAnsi="Arial" w:cs="Arial"/>
            <w:sz w:val="22"/>
            <w:szCs w:val="22"/>
          </w:rPr>
          <w:delText>,</w:delText>
        </w:r>
      </w:del>
      <w:r w:rsidR="00E420D9">
        <w:rPr>
          <w:rFonts w:ascii="Arial" w:hAnsi="Arial" w:cs="Arial"/>
          <w:sz w:val="22"/>
          <w:szCs w:val="22"/>
        </w:rPr>
        <w:t xml:space="preserve"> likely contributes to behavioral changes</w:t>
      </w:r>
      <w:ins w:id="22" w:author="Jonathan Wood" w:date="2020-05-28T11:08:00Z">
        <w:r w:rsidR="009819FA">
          <w:rPr>
            <w:rFonts w:ascii="Arial" w:hAnsi="Arial" w:cs="Arial"/>
            <w:sz w:val="22"/>
            <w:szCs w:val="22"/>
          </w:rPr>
          <w:t xml:space="preserve"> in these paradigms</w:t>
        </w:r>
      </w:ins>
      <w:del w:id="23" w:author="Jonathan Wood" w:date="2020-05-28T11:04:00Z">
        <w:r w:rsidR="00E420D9" w:rsidDel="009819FA">
          <w:rPr>
            <w:rFonts w:ascii="Arial" w:hAnsi="Arial" w:cs="Arial"/>
            <w:sz w:val="22"/>
            <w:szCs w:val="22"/>
          </w:rPr>
          <w:delText xml:space="preserve"> observed in those studies</w:delText>
        </w:r>
      </w:del>
      <w:r w:rsidR="00E420D9">
        <w:rPr>
          <w:rFonts w:ascii="Arial" w:hAnsi="Arial" w:cs="Arial"/>
          <w:sz w:val="22"/>
          <w:szCs w:val="22"/>
        </w:rPr>
        <w:t>. Similarly, repetition is a primary component of rehabilitation practices, but to what extent repetition during walking contributes to altered gait patterns remains unknown. Therefore, w</w:t>
      </w:r>
      <w:r>
        <w:rPr>
          <w:rFonts w:ascii="Arial" w:hAnsi="Arial" w:cs="Arial"/>
          <w:sz w:val="22"/>
          <w:szCs w:val="22"/>
        </w:rPr>
        <w:t xml:space="preserve">e expect this study to be interest to neuroscientists engaged in motor learning, locomotion, and clinical research. </w:t>
      </w:r>
      <w:r w:rsidR="00E420D9">
        <w:rPr>
          <w:rFonts w:ascii="Arial" w:hAnsi="Arial" w:cs="Arial"/>
          <w:sz w:val="22"/>
          <w:szCs w:val="22"/>
        </w:rPr>
        <w:t xml:space="preserve">In addition, we expect others will want to replicate the findings from our Registered Report. </w:t>
      </w:r>
      <w:r>
        <w:rPr>
          <w:rFonts w:ascii="Arial" w:hAnsi="Arial" w:cs="Arial"/>
          <w:sz w:val="22"/>
          <w:szCs w:val="22"/>
        </w:rPr>
        <w:t>Thus, our steps towards transparency in all aspects of this research project should facilitate others’ efforts in this direction.</w:t>
      </w:r>
    </w:p>
    <w:p w14:paraId="6C09B2FE" w14:textId="77777777" w:rsidR="00DB12D8" w:rsidRDefault="00DB12D8" w:rsidP="00360BA4">
      <w:pPr>
        <w:jc w:val="both"/>
        <w:rPr>
          <w:rFonts w:ascii="Arial" w:hAnsi="Arial" w:cs="Arial"/>
          <w:iCs/>
          <w:sz w:val="22"/>
          <w:szCs w:val="22"/>
        </w:rPr>
      </w:pPr>
    </w:p>
    <w:p w14:paraId="1C8EF4C1" w14:textId="3A849521"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r w:rsidR="00F675C3">
        <w:rPr>
          <w:rFonts w:ascii="Arial" w:hAnsi="Arial" w:cs="Arial"/>
          <w:iCs/>
          <w:sz w:val="22"/>
          <w:szCs w:val="22"/>
        </w:rPr>
        <w:t xml:space="preserve"> </w:t>
      </w: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CD3137">
        <w:rPr>
          <w:rFonts w:ascii="Arial" w:hAnsi="Arial" w:cs="Arial"/>
          <w:sz w:val="22"/>
          <w:szCs w:val="22"/>
        </w:rPr>
        <w:t>Lastly, i</w:t>
      </w:r>
      <w:r w:rsidR="00BC339C">
        <w:rPr>
          <w:rFonts w:ascii="Arial" w:hAnsi="Arial" w:cs="Arial"/>
          <w:sz w:val="22"/>
          <w:szCs w:val="22"/>
        </w:rPr>
        <w:t xml:space="preserve">f we later withdraw this paper, we agree to eNeuro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25EBC347" w14:textId="60AF3336" w:rsidR="00454500" w:rsidRPr="00F63DE6" w:rsidRDefault="00454500"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4CCE3271"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43BDF2" w14:textId="77777777" w:rsidR="00A4711D" w:rsidRDefault="00A4711D" w:rsidP="006F2C7A">
      <w:r>
        <w:separator/>
      </w:r>
    </w:p>
  </w:endnote>
  <w:endnote w:type="continuationSeparator" w:id="0">
    <w:p w14:paraId="58D470A5" w14:textId="77777777" w:rsidR="00A4711D" w:rsidRDefault="00A4711D"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DC5865" w14:textId="77777777" w:rsidR="00A4711D" w:rsidRDefault="00A4711D" w:rsidP="006F2C7A">
      <w:r>
        <w:separator/>
      </w:r>
    </w:p>
  </w:footnote>
  <w:footnote w:type="continuationSeparator" w:id="0">
    <w:p w14:paraId="6EE70287" w14:textId="77777777" w:rsidR="00A4711D" w:rsidRDefault="00A4711D"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5DAD"/>
    <w:rsid w:val="000C071C"/>
    <w:rsid w:val="000E5448"/>
    <w:rsid w:val="000F3890"/>
    <w:rsid w:val="00126753"/>
    <w:rsid w:val="00143F47"/>
    <w:rsid w:val="001534BC"/>
    <w:rsid w:val="001571BA"/>
    <w:rsid w:val="00170C8E"/>
    <w:rsid w:val="00175E60"/>
    <w:rsid w:val="0019060E"/>
    <w:rsid w:val="001D4F90"/>
    <w:rsid w:val="001E7A68"/>
    <w:rsid w:val="001F4E54"/>
    <w:rsid w:val="00244825"/>
    <w:rsid w:val="0025233D"/>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3B4C11"/>
    <w:rsid w:val="00402CC0"/>
    <w:rsid w:val="00420EA4"/>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6F3FCF"/>
    <w:rsid w:val="00711AA4"/>
    <w:rsid w:val="00713996"/>
    <w:rsid w:val="00716112"/>
    <w:rsid w:val="00724D91"/>
    <w:rsid w:val="0073552A"/>
    <w:rsid w:val="007427F2"/>
    <w:rsid w:val="00783A75"/>
    <w:rsid w:val="007859FE"/>
    <w:rsid w:val="007B0B53"/>
    <w:rsid w:val="007B365D"/>
    <w:rsid w:val="007D2F1F"/>
    <w:rsid w:val="007E0AE3"/>
    <w:rsid w:val="007F33F9"/>
    <w:rsid w:val="007F34FB"/>
    <w:rsid w:val="00846493"/>
    <w:rsid w:val="00874C9F"/>
    <w:rsid w:val="008A5CF2"/>
    <w:rsid w:val="008A7466"/>
    <w:rsid w:val="008B5EE2"/>
    <w:rsid w:val="008D27BE"/>
    <w:rsid w:val="008E7961"/>
    <w:rsid w:val="00906B47"/>
    <w:rsid w:val="0095579C"/>
    <w:rsid w:val="009779F5"/>
    <w:rsid w:val="009819FA"/>
    <w:rsid w:val="009A4195"/>
    <w:rsid w:val="009A41F1"/>
    <w:rsid w:val="009A73D8"/>
    <w:rsid w:val="009C4BA9"/>
    <w:rsid w:val="00A4711D"/>
    <w:rsid w:val="00A54A31"/>
    <w:rsid w:val="00AB0269"/>
    <w:rsid w:val="00AB615D"/>
    <w:rsid w:val="00AC4349"/>
    <w:rsid w:val="00AC5CE2"/>
    <w:rsid w:val="00AC7890"/>
    <w:rsid w:val="00AD715E"/>
    <w:rsid w:val="00AE4FAF"/>
    <w:rsid w:val="00AF59A7"/>
    <w:rsid w:val="00B0087E"/>
    <w:rsid w:val="00B21DEF"/>
    <w:rsid w:val="00B33EE3"/>
    <w:rsid w:val="00B52219"/>
    <w:rsid w:val="00B61D34"/>
    <w:rsid w:val="00BC339C"/>
    <w:rsid w:val="00C0308F"/>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649E"/>
    <w:rsid w:val="00EF5F17"/>
    <w:rsid w:val="00F12C16"/>
    <w:rsid w:val="00F51EFD"/>
    <w:rsid w:val="00F55E92"/>
    <w:rsid w:val="00F63DE6"/>
    <w:rsid w:val="00F675C3"/>
    <w:rsid w:val="00FA0D77"/>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6978A-112F-4B89-A07A-AED376214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1</TotalTime>
  <Pages>2</Pages>
  <Words>2558</Words>
  <Characters>1458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Jonathan Wood</cp:lastModifiedBy>
  <cp:revision>11</cp:revision>
  <cp:lastPrinted>2012-05-24T14:45:00Z</cp:lastPrinted>
  <dcterms:created xsi:type="dcterms:W3CDTF">2020-05-26T14:04:00Z</dcterms:created>
  <dcterms:modified xsi:type="dcterms:W3CDTF">2020-05-2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